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7AA52BA4" w:rsidR="002C360E" w:rsidRDefault="00B217CA" w:rsidP="00B217CA">
      <w:pPr>
        <w:spacing w:line="360" w:lineRule="auto"/>
      </w:pPr>
      <w:r>
        <w:rPr>
          <w:b/>
          <w:bCs/>
        </w:rPr>
        <w:t>Supplemental Material</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77777777" w:rsidR="00B217CA" w:rsidRDefault="00B217CA" w:rsidP="00B217CA">
            <w:pPr>
              <w:spacing w:line="360" w:lineRule="auto"/>
              <w:jc w:val="right"/>
              <w:rPr>
                <w:rFonts w:eastAsia="Times New Roman" w:cs="Times New Roman"/>
              </w:rPr>
            </w:pPr>
            <w:r>
              <w:rPr>
                <w:rFonts w:eastAsia="Times New Roman" w:cs="Times New Roman"/>
              </w:rPr>
              <w:t>0.66</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0548C109" w14:textId="77777777" w:rsidTr="00B42CA1">
        <w:trPr>
          <w:jc w:val="center"/>
        </w:trPr>
        <w:tc>
          <w:tcPr>
            <w:tcW w:w="2619" w:type="dxa"/>
            <w:gridSpan w:val="2"/>
            <w:tcBorders>
              <w:bottom w:val="single" w:sz="4" w:space="0" w:color="auto"/>
            </w:tcBorders>
          </w:tcPr>
          <w:p w14:paraId="627A79D0" w14:textId="77777777" w:rsidR="00B42CA1" w:rsidRPr="006D105C" w:rsidRDefault="00B42CA1" w:rsidP="00595E4C">
            <w:pPr>
              <w:spacing w:line="276" w:lineRule="auto"/>
              <w:rPr>
                <w:b/>
                <w:bCs/>
              </w:rPr>
            </w:pPr>
          </w:p>
        </w:tc>
        <w:tc>
          <w:tcPr>
            <w:tcW w:w="2009" w:type="dxa"/>
            <w:gridSpan w:val="2"/>
            <w:tcBorders>
              <w:bottom w:val="single" w:sz="4" w:space="0" w:color="auto"/>
            </w:tcBorders>
          </w:tcPr>
          <w:p w14:paraId="0FA01B73" w14:textId="73152773" w:rsidR="00B42CA1" w:rsidRPr="00835961" w:rsidRDefault="00B42CA1" w:rsidP="00595E4C">
            <w:pPr>
              <w:spacing w:line="276" w:lineRule="auto"/>
              <w:jc w:val="right"/>
              <w:rPr>
                <w:b/>
                <w:bCs/>
                <w:vertAlign w:val="subscript"/>
              </w:rPr>
            </w:pPr>
            <w:r>
              <w:rPr>
                <w:b/>
                <w:bCs/>
                <w:i/>
                <w:iCs/>
              </w:rPr>
              <w:t>BVR</w:t>
            </w:r>
          </w:p>
        </w:tc>
      </w:tr>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0E003C70" w:rsidR="009C42E2" w:rsidRDefault="001F2877" w:rsidP="001F2877">
      <w:pPr>
        <w:spacing w:line="360" w:lineRule="auto"/>
      </w:pPr>
      <w:r w:rsidRPr="00B42CA1">
        <w:rPr>
          <w:b/>
          <w:bCs/>
        </w:rPr>
        <w:lastRenderedPageBreak/>
        <w:t>Table S2</w:t>
      </w:r>
      <w:r w:rsidR="009C42E2">
        <w:rPr>
          <w:b/>
          <w:bCs/>
        </w:rPr>
        <w:t xml:space="preserve"> </w:t>
      </w:r>
      <w:r w:rsidR="009C42E2">
        <w:t>Marginal mean, degrees of freedom, and 95% confidence intervals of whole plant biomass: pot volume values across all unique nitrogen fertilization and inoculation treatment combinations.</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77CC9AF8"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 xml:space="preserve">nitrogen fertilization and inoculation treatments were included as individual and interactive categorical fixed effects, and block included as a random intercept term. Degrees of freedom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p>
    <w:p w14:paraId="016D2EF4" w14:textId="77777777" w:rsidR="00B42CA1" w:rsidRDefault="00B42CA1" w:rsidP="00B42CA1">
      <w:pPr>
        <w:spacing w:line="360" w:lineRule="auto"/>
      </w:pP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112DC4F9" w:rsidR="00B42CA1" w:rsidRDefault="00595E4C" w:rsidP="009C42E2">
      <w:pPr>
        <w:spacing w:line="360" w:lineRule="auto"/>
      </w:pPr>
      <w:r>
        <w:rPr>
          <w:noProof/>
        </w:rPr>
        <w:drawing>
          <wp:inline distT="0" distB="0" distL="0" distR="0" wp14:anchorId="23EA2D7B" wp14:editId="475A56F2">
            <wp:extent cx="5943600" cy="39624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4"/>
                    <a:stretch>
                      <a:fillRect/>
                    </a:stretch>
                  </pic:blipFill>
                  <pic:spPr>
                    <a:xfrm>
                      <a:off x="0" y="0"/>
                      <a:ext cx="5943600" cy="3962400"/>
                    </a:xfrm>
                    <a:prstGeom prst="rect">
                      <a:avLst/>
                    </a:prstGeom>
                  </pic:spPr>
                </pic:pic>
              </a:graphicData>
            </a:graphic>
          </wp:inline>
        </w:drawing>
      </w:r>
    </w:p>
    <w:p w14:paraId="718239C0" w14:textId="5140ED75" w:rsidR="00B42CA1" w:rsidRPr="00B217CA" w:rsidRDefault="00B42CA1" w:rsidP="009C42E2">
      <w:pPr>
        <w:spacing w:line="360" w:lineRule="auto"/>
      </w:pPr>
      <w:r>
        <w:rPr>
          <w:b/>
          <w:bCs/>
        </w:rPr>
        <w:t>Figure 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which is recommended by Poorter et al.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sectPr w:rsidR="00B42CA1" w:rsidRPr="00B217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1F2877"/>
    <w:rsid w:val="002948B1"/>
    <w:rsid w:val="002C360E"/>
    <w:rsid w:val="00497794"/>
    <w:rsid w:val="00595E4C"/>
    <w:rsid w:val="005A3AD9"/>
    <w:rsid w:val="00810E5C"/>
    <w:rsid w:val="009C42E2"/>
    <w:rsid w:val="00AB1536"/>
    <w:rsid w:val="00B217CA"/>
    <w:rsid w:val="00B42CA1"/>
    <w:rsid w:val="00D87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4</Pages>
  <Words>548</Words>
  <Characters>312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04-28T17:28:00Z</dcterms:created>
  <dcterms:modified xsi:type="dcterms:W3CDTF">2023-12-0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